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3C0A" w:rsidRPr="00F43C0A" w:rsidRDefault="00F43C0A" w:rsidP="00F43C0A">
      <w:pPr>
        <w:pStyle w:val="ListParagraph"/>
        <w:spacing w:after="0" w:line="480" w:lineRule="auto"/>
        <w:jc w:val="center"/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  <w:t>DAFTAR PUSTAKA</w:t>
      </w:r>
    </w:p>
    <w:p w:rsidR="00F43C0A" w:rsidRPr="00F43C0A" w:rsidRDefault="00F43C0A" w:rsidP="00F43C0A">
      <w:pPr>
        <w:spacing w:before="240" w:after="240" w:line="240" w:lineRule="auto"/>
        <w:jc w:val="both"/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  <w:t>BUKU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Ashiddiqie, Jimly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 xml:space="preserve">Pengantar Hukum Tata  Negara jilid I, 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Jakarta: Konstitusi Press, 2004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C, Hakim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Quo Vadis Kedaulatan Udara Indonesia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. Jakarta: Red &amp; White Publishing, 2012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Hambali, Yasidi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Hukum dan Politik Kedirgantaraan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Jakarta: Pradnya Paramita, 1994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Indriati Maria Farida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. S Ilmu Perundang-undangan; Dasar-dasar Dan Pembentukannya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Yogyakarta: Kanisius, 2007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Istanto, F Sugeng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Hukum Internasional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Yogyakarta: Universitas Atma Jaya, 1998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Kusumaatmadja, Mochtar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 xml:space="preserve">Konsepsi Hukum Negara Nusantara pada Konferensi Hukum Laut 1982, 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Bandung: Alumni, 2003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Librayanto, Tomi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Ilmu Negara: Suatu Pengantar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Makassar: Pustaka Refleksi, 2010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Likadja, Fans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Masalah Lintas di Ruang Udara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Jakarta: Bina Cipta,1987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Manan, Bagir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Beberapa Masalah Hukum Tata Negara Indonesia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Jakarta: Alumni, 1993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Markas Besar TNI-AU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Buku Petunjuk Pelaksanaan OPSGAB tentang Operasi Hanud Nasional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Jakarta: tanpa penerbit, 2003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Markas Besar TNI-AU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Doktrin TNI-AU Swa Bhuwana Paksa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Jakarta: tanpa penerbit, 2004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Martono, K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Hukum Udara, Angkutan Udara, Dan Hokum Angkasa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Jakarta: Mandar Maju, 1995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Martono, K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Pengantar Hukum Udara Nasional Dan International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Jakarta: Raja Grafindo, 2007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Martono, K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Pengantar Hukum Udara Nasional dan Internasional bagian Pertama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Jakarta: Raja Grafindo Persada, 2007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Marzuki, Peter Mahmud, 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Penelitian Hukum Edisi Revisi, 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Bandung: Kharisma Putra Utama, 2015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lastRenderedPageBreak/>
        <w:t xml:space="preserve">Parthiana, I Wayan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Pengantar Hukum Internasional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Bandung: Mandar Maju, 2003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Raharjo, Satjipto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Ilmu Hukum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Bandung: Citra Aditya Bakti, 2005.</w:t>
      </w:r>
    </w:p>
    <w:p w:rsidR="00F43C0A" w:rsidRPr="00F43C0A" w:rsidRDefault="00F43C0A" w:rsidP="00F43C0A">
      <w:pPr>
        <w:pStyle w:val="FootnoteText"/>
        <w:ind w:firstLine="567"/>
        <w:rPr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Rudy, T. May 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Hukum Internasional 2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Bandung: Refika Aditama, 2001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Soekanto, Soerjono dan S,Mamudji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Penelitian Hukum Normatif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 </w:t>
      </w:r>
      <w:r w:rsidRPr="00F43C0A">
        <w:rPr>
          <w:rFonts w:asciiTheme="majorBidi" w:hAnsiTheme="majorBidi" w:cstheme="majorBidi"/>
          <w:i/>
          <w:noProof/>
          <w:sz w:val="24"/>
          <w:szCs w:val="24"/>
          <w:lang w:val="id-ID"/>
        </w:rPr>
        <w:t>(Suatu Tinjauan Singkat)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. Jakarta: Rajawali Pers, 2001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Salim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 xml:space="preserve">Pengembangan Teori dalam Ilmu Hukum, 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Jakarta: Raja Grafindo Persada, 2010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ugiyono. 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Metode Penelitian Kuantitatif, Kualitatif, dan R&amp;D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, Bandung : Alphabet. 2018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Suherman E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Wilayah Udara dan Wilayah Dirgantara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Bandung: Alumni, 1994.</w:t>
      </w:r>
    </w:p>
    <w:p w:rsidR="00F43C0A" w:rsidRPr="00F43C0A" w:rsidRDefault="00F43C0A" w:rsidP="00F43C0A">
      <w:pPr>
        <w:spacing w:after="0" w:line="240" w:lineRule="auto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utiyoso, Bambang, 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Metode Penemuan Hukum, 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Cet 2, Yogyakarta: UII Press, 2007.</w:t>
      </w:r>
    </w:p>
    <w:p w:rsidR="00F43C0A" w:rsidRPr="00F43C0A" w:rsidRDefault="00F43C0A" w:rsidP="00F43C0A">
      <w:pPr>
        <w:spacing w:before="240" w:after="240" w:line="240" w:lineRule="auto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begin" w:fldLock="1"/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instrText>ADDIN CSL_CITATION {"citationItems":[{"id":"ITEM-1","itemData":{"author":[{"dropping-particle":"","family":"Tim Penulis Fakultas Hukum Universitas Pancasakti Tegal","given":"","non-dropping-particle":"","parse-names":false,"suffix":""}],"edition":"3","id":"ITEM-1","issued":{"date-parts":[["2021"]]},"number-of-pages":"2","publisher-place":"Tegal","title":"Buku Panduan Penulisan Skripsi Fakultas Hukum","type":"book"},"uris":["http://www.mendeley.com/documents/?uuid=ccc8d484-93d6-44ac-849c-ca432e3689ab"]}],"mendeley":{"formattedCitation":"Tim Penulis Fakultas Hukum Universitas Pancasakti Tegal, &lt;i&gt;Buku Panduan Penulisan Skripsi Fakultas Hukum&lt;/i&gt;, 3rd ed. (Tegal, 2021).","plainTextFormattedCitation":"Tim Penulis Fakultas Hukum Universitas Pancasakti Tegal, Buku Panduan Penulisan Skripsi Fakultas Hukum, 3rd ed. (Tegal, 2021)."},"properties":{"noteIndex":12},"schema":"https://github.com/citation-style-language/schema/raw/master/csl-citation.json"}</w:instrTex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separate"/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Tim Penulis Fakultas Hukum Universitas Pancasakti Tegal, </w:t>
      </w:r>
      <w:r w:rsidRPr="00F43C0A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Buku Panduan Penulisan Skripsi Fakultas Hukum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, 3rd ed. Tegal, 2021.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fldChar w:fldCharType="end"/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Wiradipradja, E Saefullah, 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>Pengantar Hukum Udara dan Ruang Angkasa Buku I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, Bandung: Alumni, 2014.</w:t>
      </w:r>
    </w:p>
    <w:p w:rsidR="00F43C0A" w:rsidRPr="00F43C0A" w:rsidRDefault="00F43C0A" w:rsidP="00F43C0A">
      <w:pPr>
        <w:pStyle w:val="FootnoteText"/>
        <w:spacing w:before="240" w:after="240"/>
        <w:ind w:leftChars="257" w:left="1134" w:hangingChars="236" w:hanging="569"/>
        <w:jc w:val="both"/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pStyle w:val="FootnoteText"/>
        <w:ind w:leftChars="257" w:left="1134" w:hangingChars="236" w:hanging="569"/>
        <w:jc w:val="both"/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  <w:t>PERATURAN PERUNDANG-UNDANGAN</w:t>
      </w:r>
    </w:p>
    <w:p w:rsidR="00F43C0A" w:rsidRPr="00F43C0A" w:rsidRDefault="00F43C0A" w:rsidP="00F43C0A">
      <w:pPr>
        <w:pStyle w:val="FootnoteText"/>
        <w:ind w:leftChars="257" w:left="1134" w:hangingChars="236" w:hanging="569"/>
        <w:jc w:val="both"/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</w:pPr>
      <w:bookmarkStart w:id="0" w:name="_GoBack"/>
      <w:bookmarkEnd w:id="0"/>
    </w:p>
    <w:p w:rsidR="00F43C0A" w:rsidRPr="00F43C0A" w:rsidRDefault="00F43C0A" w:rsidP="00F43C0A">
      <w:pPr>
        <w:pStyle w:val="FootnoteText"/>
        <w:spacing w:after="100" w:afterAutospacing="1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Undang-Undang Dasar Negara Republik Indonesia Tahun 1945.</w:t>
      </w:r>
    </w:p>
    <w:p w:rsidR="00F43C0A" w:rsidRPr="00F43C0A" w:rsidRDefault="00F43C0A" w:rsidP="00F43C0A">
      <w:pPr>
        <w:pStyle w:val="FootnoteText"/>
        <w:spacing w:after="100" w:afterAutospacing="1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Undang-Undang Nomor 1 Tahun 2009 tentang Penerbangan.</w:t>
      </w:r>
    </w:p>
    <w:p w:rsidR="00F43C0A" w:rsidRPr="00F43C0A" w:rsidRDefault="00F43C0A" w:rsidP="00F43C0A">
      <w:pPr>
        <w:pStyle w:val="FootnoteText"/>
        <w:spacing w:after="100" w:afterAutospacing="1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Undang-Undang Nomor 5 Tahun 1960 Tentang Pokok-Pokok Agraria </w:t>
      </w:r>
    </w:p>
    <w:p w:rsidR="00F43C0A" w:rsidRPr="00F43C0A" w:rsidRDefault="00F43C0A" w:rsidP="00F43C0A">
      <w:pPr>
        <w:pStyle w:val="FootnoteText"/>
        <w:spacing w:after="100" w:afterAutospacing="1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Peraturan Pemerintah No 4 tahun 2018 tentang Pengamanan Wilayah Udara Republik Indonesia.</w:t>
      </w:r>
    </w:p>
    <w:p w:rsidR="00F43C0A" w:rsidRPr="00F43C0A" w:rsidRDefault="00F43C0A" w:rsidP="00F43C0A">
      <w:pPr>
        <w:pStyle w:val="FootnoteText"/>
        <w:spacing w:after="100" w:afterAutospacing="1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Peraturan Pemerintah Republik Indonesia No 3 tahun 2001 tentang Keamanan dan Keselamatan Penerbangan Konvensi Chicago 1944.</w:t>
      </w:r>
    </w:p>
    <w:p w:rsidR="00F43C0A" w:rsidRPr="00F43C0A" w:rsidRDefault="00F43C0A" w:rsidP="00F43C0A">
      <w:pPr>
        <w:pStyle w:val="FootnoteText"/>
        <w:spacing w:after="100" w:afterAutospacing="1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Konvensi Paris 1919.</w:t>
      </w:r>
    </w:p>
    <w:p w:rsidR="00F43C0A" w:rsidRPr="00F43C0A" w:rsidRDefault="00F43C0A" w:rsidP="00F43C0A">
      <w:pPr>
        <w:pStyle w:val="FootnoteText"/>
        <w:spacing w:after="100" w:afterAutospacing="1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Konvensi Chicago 1944.</w:t>
      </w:r>
    </w:p>
    <w:p w:rsidR="00F43C0A" w:rsidRPr="00F43C0A" w:rsidRDefault="00F43C0A" w:rsidP="00F43C0A">
      <w:pPr>
        <w:pStyle w:val="FootnoteText"/>
        <w:ind w:leftChars="257" w:left="1134" w:hangingChars="236" w:hanging="569"/>
        <w:jc w:val="both"/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  <w:lastRenderedPageBreak/>
        <w:t>JURNAL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D.M, Hughes “Airspace Sovereignty over Certain International Waterways”.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 Journal of Air Law and Commerce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, 1952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Kelsen, Hans, “General Theory of Law and State” , Cambridg: Harvard University Press, 1949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Lestari, Endang Puji, “Rekonsepsi Hak Penguasaan Negara Atas Wilayah Udara Di Tengah Kebijakan Liberalisasi Penerbangan”, Jurnal 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Rechts Vinding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, Volume 5, Nomor 1, Kementerian Perhubungan RI dan Mahasiswa Program Doktor Ilmu Hukum Universitas Padjadjaran Merdeka Barat, Jakarta Pusat, April 2016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Manan, Bagir, “Pemahaman Mengenai Sistem Hukum Nasional”, Universitas Padjadjaran, Bandung, 1994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b/>
          <w:bCs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Maulana, Egy Dwi, et al. "Protection of Uighur Muslim in Human Rights Aspect in International Law Perspective." 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ournal of Legal Subjects (JLS) ISSN 2815-097X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2.04 (2022): 12-20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R.A, Nugraha, “The New Plan on Indonesian Air Defense Identification Zone”. Journal The Aviation and Space”, 2020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isdiarto, Danang, “Penegakan Hukum Terhadap Pelanggaran Wilayah Udara Yurisdiksi Indonesia Oleh Pesawat Terbang Asing Tidak Terjadwal”, Jurnal 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Rechts Vinding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, Volume 5, Nomor 1, Badan Pembinaan Hukum Nasional, Jakarta Timur, April 2016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Riyanto Agus, "Mengakhiri Dualisme dalam Menjaga dan Menangani Wilayah Udara Indonesia", Jakarta: Universitas Bina Nusantara, 2015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Roni, Sahindra, “Tinjauan Yuridis terhadap Pelanggaran Ruang Udara Oleh Pesawat Asing di Wilayah Udara Indonesia Menurut Hukum Internasional dan Hukum Nasional Indonesia” Riau: universitas islam  riau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RS, Muhammad, “pelanggaran kedaulatan di wilayah udara nasional terhadap kasus penembakan pesawat tempur rusia oleh turki tahun 2015 menurut hukum internasional” Riau: universitas islam riau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efriani. “Pelanggaran Ruang Udara oleh Pesawat Asing Menurut Hukum Internasional dan Hukum Nasional Indonesia”. Jurnal Hukum 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Ius Quia Iustum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, 2015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etiani, Baiq </w:t>
      </w:r>
      <w:r w:rsidRPr="00F43C0A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id-ID"/>
        </w:rPr>
        <w:t>“Konsep Kedaulatan Negara di Ruang Udara dan Upaya Penegakan Pelanggaran Kedaulatan Oleh Pesawat Asing”,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shd w:val="clear" w:color="auto" w:fill="FFFFFF"/>
          <w:lang w:val="id-ID"/>
        </w:rPr>
        <w:t xml:space="preserve"> </w:t>
      </w:r>
      <w:r w:rsidRPr="00F43C0A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id-ID"/>
        </w:rPr>
        <w:t xml:space="preserve"> Jurnal Konstitusi, Volume 14, Nomor 3, September 2017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lastRenderedPageBreak/>
        <w:t xml:space="preserve">Widyastuti, Tiyas Vika, Evy Indriasari, and Erwin Aditya Pratama. "Model Penerapan Asas Pemisahan Horizontal Dalam Lelang Eksekusi Hak Tanggungan." 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Diktum: Jurnal Ilmu Hukum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9.1 (2021): 77-94.</w:t>
      </w:r>
    </w:p>
    <w:p w:rsidR="00F43C0A" w:rsidRPr="00F43C0A" w:rsidRDefault="00F43C0A" w:rsidP="00F43C0A">
      <w:pPr>
        <w:pStyle w:val="FootnoteText"/>
        <w:spacing w:before="240" w:after="240"/>
        <w:ind w:leftChars="257" w:left="1131" w:hangingChars="236" w:hanging="566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>Wiradipradja, E Saefullah, "the Indonesian Sovereignty over Airspace and Its Urgency for National Economic Development"</w:t>
      </w:r>
      <w:r w:rsidRPr="00F43C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,</w:t>
      </w:r>
      <w:r w:rsidRPr="00F43C0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Universitas Padjadjaran, Bandung, 2014.</w:t>
      </w:r>
    </w:p>
    <w:p w:rsidR="00F43C0A" w:rsidRPr="00F43C0A" w:rsidRDefault="00F43C0A" w:rsidP="00F43C0A">
      <w:pPr>
        <w:pStyle w:val="FootnoteText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pStyle w:val="FootnoteText"/>
        <w:ind w:leftChars="257" w:left="1134" w:hangingChars="236" w:hanging="569"/>
        <w:jc w:val="both"/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  <w:t>WEBSITE</w:t>
      </w:r>
    </w:p>
    <w:p w:rsidR="00F43C0A" w:rsidRPr="00F43C0A" w:rsidRDefault="00F43C0A" w:rsidP="00F43C0A">
      <w:pPr>
        <w:pStyle w:val="FootnoteText"/>
        <w:ind w:leftChars="257" w:left="1134" w:hangingChars="236" w:hanging="569"/>
        <w:jc w:val="both"/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pStyle w:val="FootnoteText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Novianto, Raka Dwi, “Masuk Indonesia Tanpa Izin, Jet Tempur F-16 TNI AU paksa Pesawat Malaysia Mendarat”, Sindonews 2022, https://nasional.okezone.com/read/2022/05/14/337/2594023/masuk-indonesia-tanpa-izin-jet-tempur-f-16-tni-au-paksa-pesawat-malaysia-mendarat, diakses pada 3 November 2022, pukul 21.57 WIB.</w:t>
      </w:r>
    </w:p>
    <w:p w:rsidR="00F43C0A" w:rsidRPr="00F43C0A" w:rsidRDefault="00F43C0A" w:rsidP="00F43C0A">
      <w:pPr>
        <w:pStyle w:val="FootnoteText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pStyle w:val="FootnoteText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Puspen TNI, Penegakan Kedaulatan dan Hukum di Ruang Udara Nasional</w:t>
      </w:r>
      <w:r w:rsidRPr="00F43C0A">
        <w:rPr>
          <w:rFonts w:asciiTheme="majorBidi" w:hAnsiTheme="majorBidi" w:cstheme="majorBidi"/>
          <w:i/>
          <w:iCs/>
          <w:noProof/>
          <w:sz w:val="24"/>
          <w:szCs w:val="24"/>
          <w:lang w:val="id-ID"/>
        </w:rPr>
        <w:t xml:space="preserve">, 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http://www.tni.mil.id/view-3001-penegakan-kedaulatan-dan-hukum-di-ruang-udara-nasional.html, pada 7 September 2014.</w:t>
      </w:r>
    </w:p>
    <w:p w:rsidR="00F43C0A" w:rsidRPr="00F43C0A" w:rsidRDefault="00F43C0A" w:rsidP="00F43C0A">
      <w:pPr>
        <w:pStyle w:val="FootnoteText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 w:line="240" w:lineRule="auto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br w:type="page"/>
      </w:r>
    </w:p>
    <w:p w:rsidR="00F43C0A" w:rsidRPr="00F43C0A" w:rsidRDefault="00F43C0A" w:rsidP="00F43C0A">
      <w:pPr>
        <w:jc w:val="center"/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b/>
          <w:bCs/>
          <w:noProof/>
          <w:sz w:val="24"/>
          <w:szCs w:val="24"/>
          <w:lang w:val="id-ID"/>
        </w:rPr>
        <w:lastRenderedPageBreak/>
        <w:t>DAFTAR RIWAYAT HIDUP</w:t>
      </w: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Nama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  <w:t>: Diajeng Afra Fathina Shodiq</w:t>
      </w: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NPM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  <w:t>: 5119500177</w:t>
      </w: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Tempat/Tanggal Lahir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  <w:t>: Tegal, 20 Oktober 2001</w:t>
      </w: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Program Studi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  <w:t>: Ilmu Hukum</w:t>
      </w: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Alamat</w:t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  <w:t>: Jalan Sawu 2 No.7 Rt 01/Rw 11 Perumahan</w:t>
      </w: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</w: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  <w:t>Pondok Martoloyo, Kota Tegal</w:t>
      </w: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Riwayat Pendidikan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42"/>
        <w:gridCol w:w="2834"/>
        <w:gridCol w:w="2039"/>
        <w:gridCol w:w="2039"/>
      </w:tblGrid>
      <w:tr w:rsidR="00F43C0A" w:rsidRPr="00F43C0A" w:rsidTr="00496B12">
        <w:tc>
          <w:tcPr>
            <w:tcW w:w="1242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  <w:lang w:val="id-ID"/>
              </w:rPr>
              <w:t>No.</w:t>
            </w:r>
          </w:p>
        </w:tc>
        <w:tc>
          <w:tcPr>
            <w:tcW w:w="2834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  <w:lang w:val="id-ID"/>
              </w:rPr>
              <w:t>Nama Sekolah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  <w:lang w:val="id-ID"/>
              </w:rPr>
              <w:t>Tahun Masuk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  <w:lang w:val="id-ID"/>
              </w:rPr>
              <w:t>Tahun Lulus</w:t>
            </w:r>
          </w:p>
        </w:tc>
      </w:tr>
      <w:tr w:rsidR="00F43C0A" w:rsidRPr="00F43C0A" w:rsidTr="00496B12">
        <w:trPr>
          <w:trHeight w:val="629"/>
        </w:trPr>
        <w:tc>
          <w:tcPr>
            <w:tcW w:w="1242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1</w:t>
            </w:r>
          </w:p>
        </w:tc>
        <w:tc>
          <w:tcPr>
            <w:tcW w:w="2834" w:type="dxa"/>
          </w:tcPr>
          <w:p w:rsidR="00F43C0A" w:rsidRPr="00F43C0A" w:rsidRDefault="00F43C0A" w:rsidP="00496B12">
            <w:pPr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SD Negeri Mintaragen 03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2007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2013</w:t>
            </w:r>
          </w:p>
        </w:tc>
      </w:tr>
      <w:tr w:rsidR="00F43C0A" w:rsidRPr="00F43C0A" w:rsidTr="00496B12">
        <w:trPr>
          <w:trHeight w:val="695"/>
        </w:trPr>
        <w:tc>
          <w:tcPr>
            <w:tcW w:w="1242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2</w:t>
            </w:r>
          </w:p>
        </w:tc>
        <w:tc>
          <w:tcPr>
            <w:tcW w:w="2834" w:type="dxa"/>
          </w:tcPr>
          <w:p w:rsidR="00F43C0A" w:rsidRPr="00F43C0A" w:rsidRDefault="00F43C0A" w:rsidP="00496B12">
            <w:pPr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SMP 8 Kota Tegal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2013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2016</w:t>
            </w:r>
          </w:p>
        </w:tc>
      </w:tr>
      <w:tr w:rsidR="00F43C0A" w:rsidRPr="00F43C0A" w:rsidTr="00496B12">
        <w:trPr>
          <w:trHeight w:val="699"/>
        </w:trPr>
        <w:tc>
          <w:tcPr>
            <w:tcW w:w="1242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3</w:t>
            </w:r>
          </w:p>
        </w:tc>
        <w:tc>
          <w:tcPr>
            <w:tcW w:w="2834" w:type="dxa"/>
          </w:tcPr>
          <w:p w:rsidR="00F43C0A" w:rsidRPr="00F43C0A" w:rsidRDefault="00F43C0A" w:rsidP="00496B12">
            <w:pPr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Madrasah Aliyah Negeri (MAN)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2016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2019</w:t>
            </w:r>
          </w:p>
        </w:tc>
      </w:tr>
      <w:tr w:rsidR="00F43C0A" w:rsidRPr="00F43C0A" w:rsidTr="00496B12">
        <w:tc>
          <w:tcPr>
            <w:tcW w:w="1242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4</w:t>
            </w:r>
          </w:p>
        </w:tc>
        <w:tc>
          <w:tcPr>
            <w:tcW w:w="2834" w:type="dxa"/>
          </w:tcPr>
          <w:p w:rsidR="00F43C0A" w:rsidRPr="00F43C0A" w:rsidRDefault="00F43C0A" w:rsidP="00496B12">
            <w:pPr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S1 Fakultas Hukum Universitas Pancasakti Tegal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2019</w:t>
            </w:r>
          </w:p>
        </w:tc>
        <w:tc>
          <w:tcPr>
            <w:tcW w:w="2039" w:type="dxa"/>
          </w:tcPr>
          <w:p w:rsidR="00F43C0A" w:rsidRPr="00F43C0A" w:rsidRDefault="00F43C0A" w:rsidP="00496B12">
            <w:pPr>
              <w:jc w:val="center"/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</w:pPr>
            <w:r w:rsidRPr="00F43C0A">
              <w:rPr>
                <w:rFonts w:asciiTheme="majorBidi" w:hAnsiTheme="majorBidi" w:cstheme="majorBidi"/>
                <w:noProof/>
                <w:sz w:val="24"/>
                <w:szCs w:val="24"/>
                <w:lang w:val="id-ID"/>
              </w:rPr>
              <w:t>2023</w:t>
            </w:r>
          </w:p>
        </w:tc>
      </w:tr>
    </w:tbl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ab/>
        <w:t>Demikian daftar riwayat hidup ini saya buat dengan sebenarnya.</w:t>
      </w: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/>
        <w:jc w:val="right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Tegal, 19  Januari 2023</w:t>
      </w:r>
    </w:p>
    <w:p w:rsidR="00F43C0A" w:rsidRPr="00F43C0A" w:rsidRDefault="00F43C0A" w:rsidP="00F43C0A">
      <w:pPr>
        <w:spacing w:after="0"/>
        <w:ind w:left="5040"/>
        <w:jc w:val="center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Hormat saya,</w:t>
      </w:r>
    </w:p>
    <w:p w:rsidR="00F43C0A" w:rsidRPr="00F43C0A" w:rsidRDefault="00F43C0A" w:rsidP="00F43C0A">
      <w:pPr>
        <w:spacing w:after="0"/>
        <w:ind w:left="5040"/>
        <w:jc w:val="center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/>
        <w:ind w:left="5040"/>
        <w:jc w:val="center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/>
        <w:ind w:left="5040"/>
        <w:jc w:val="center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/>
        <w:ind w:left="5040"/>
        <w:jc w:val="center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/>
        <w:ind w:left="5040"/>
        <w:jc w:val="center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F43C0A" w:rsidRPr="00F43C0A" w:rsidRDefault="00F43C0A" w:rsidP="00F43C0A">
      <w:pPr>
        <w:spacing w:after="0"/>
        <w:ind w:left="5040"/>
        <w:jc w:val="right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F43C0A">
        <w:rPr>
          <w:rFonts w:asciiTheme="majorBidi" w:hAnsiTheme="majorBidi" w:cstheme="majorBidi"/>
          <w:noProof/>
          <w:sz w:val="24"/>
          <w:szCs w:val="24"/>
          <w:lang w:val="id-ID"/>
        </w:rPr>
        <w:t>(Diajeng Afra Fathina S)</w:t>
      </w:r>
    </w:p>
    <w:p w:rsidR="00F43C0A" w:rsidRPr="00F43C0A" w:rsidRDefault="00F43C0A" w:rsidP="00F43C0A">
      <w:pPr>
        <w:spacing w:after="0" w:line="240" w:lineRule="auto"/>
        <w:ind w:leftChars="257" w:left="1131" w:hangingChars="236" w:hanging="566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</w:p>
    <w:p w:rsidR="004E5C44" w:rsidRPr="00F43C0A" w:rsidRDefault="004E5C44">
      <w:pPr>
        <w:rPr>
          <w:noProof/>
          <w:lang w:val="id-ID"/>
        </w:rPr>
      </w:pPr>
    </w:p>
    <w:sectPr w:rsidR="004E5C44" w:rsidRPr="00F43C0A" w:rsidSect="00A75CA4">
      <w:headerReference w:type="default" r:id="rId5"/>
      <w:footerReference w:type="default" r:id="rId6"/>
      <w:headerReference w:type="first" r:id="rId7"/>
      <w:pgSz w:w="11907" w:h="16839" w:code="9"/>
      <w:pgMar w:top="2268" w:right="1701" w:bottom="1701" w:left="2268" w:header="1418" w:footer="708" w:gutter="0"/>
      <w:pgNumType w:start="68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A45FB" w:rsidRDefault="00F43C0A" w:rsidP="0007679A">
    <w:pPr>
      <w:pStyle w:val="Footer"/>
      <w:jc w:val="right"/>
    </w:pPr>
  </w:p>
  <w:p w:rsidR="000A45FB" w:rsidRDefault="00F43C0A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4136661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75CA4" w:rsidRDefault="00F43C0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2</w:t>
        </w:r>
        <w:r>
          <w:rPr>
            <w:noProof/>
          </w:rPr>
          <w:fldChar w:fldCharType="end"/>
        </w:r>
      </w:p>
    </w:sdtContent>
  </w:sdt>
  <w:p w:rsidR="000A45FB" w:rsidRDefault="00F43C0A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9409394"/>
      <w:docPartObj>
        <w:docPartGallery w:val="Page Numbers (Top of Page)"/>
        <w:docPartUnique/>
      </w:docPartObj>
    </w:sdtPr>
    <w:sdtEndPr>
      <w:rPr>
        <w:noProof/>
      </w:rPr>
    </w:sdtEndPr>
    <w:sdtContent>
      <w:p w:rsidR="00A75CA4" w:rsidRDefault="00F43C0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8</w:t>
        </w:r>
        <w:r>
          <w:rPr>
            <w:noProof/>
          </w:rPr>
          <w:fldChar w:fldCharType="end"/>
        </w:r>
      </w:p>
    </w:sdtContent>
  </w:sdt>
  <w:p w:rsidR="000A45FB" w:rsidRDefault="00F43C0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8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3C0A"/>
    <w:rsid w:val="004E5C44"/>
    <w:rsid w:val="00F43C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3C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43C0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F43C0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43C0A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43C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3C0A"/>
  </w:style>
  <w:style w:type="paragraph" w:styleId="Footer">
    <w:name w:val="footer"/>
    <w:basedOn w:val="Normal"/>
    <w:link w:val="FooterChar"/>
    <w:uiPriority w:val="99"/>
    <w:unhideWhenUsed/>
    <w:rsid w:val="00F43C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3C0A"/>
  </w:style>
  <w:style w:type="table" w:styleId="TableGrid">
    <w:name w:val="Table Grid"/>
    <w:basedOn w:val="TableNormal"/>
    <w:uiPriority w:val="39"/>
    <w:qFormat/>
    <w:rsid w:val="00F43C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3C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43C0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F43C0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43C0A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43C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3C0A"/>
  </w:style>
  <w:style w:type="paragraph" w:styleId="Footer">
    <w:name w:val="footer"/>
    <w:basedOn w:val="Normal"/>
    <w:link w:val="FooterChar"/>
    <w:uiPriority w:val="99"/>
    <w:unhideWhenUsed/>
    <w:rsid w:val="00F43C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3C0A"/>
  </w:style>
  <w:style w:type="table" w:styleId="TableGrid">
    <w:name w:val="Table Grid"/>
    <w:basedOn w:val="TableNormal"/>
    <w:uiPriority w:val="39"/>
    <w:qFormat/>
    <w:rsid w:val="00F43C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2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069</Words>
  <Characters>609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2-06T08:06:00Z</dcterms:created>
  <dcterms:modified xsi:type="dcterms:W3CDTF">2023-02-06T08:06:00Z</dcterms:modified>
</cp:coreProperties>
</file>